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4045C2" w14:textId="1E1ADEED" w:rsidR="007F2282" w:rsidRPr="008610B1" w:rsidRDefault="004A677A" w:rsidP="008610B1">
      <w:pPr>
        <w:spacing w:after="160" w:line="480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 w:rsidRPr="008610B1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Appendix 2. Description of the</w:t>
      </w:r>
      <w:r w:rsidR="007F2282" w:rsidRPr="008610B1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Depressive Disorders Module </w:t>
      </w:r>
      <w:r w:rsidR="008610B1" w:rsidRPr="008610B1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in</w:t>
      </w:r>
      <w:r w:rsidR="007F2282" w:rsidRPr="008610B1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the </w:t>
      </w:r>
      <w:r w:rsidR="007F2282" w:rsidRPr="008610B1">
        <w:rPr>
          <w:rFonts w:ascii="Times New Roman" w:hAnsi="Times New Roman"/>
          <w:b/>
        </w:rPr>
        <w:t>Composite International Diagnostic Interview (CIDI)</w:t>
      </w:r>
      <w:r w:rsidR="007F2282" w:rsidRPr="008610B1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, Spanish version 2.1</w:t>
      </w:r>
    </w:p>
    <w:p w14:paraId="28DCE671" w14:textId="112171AD" w:rsidR="004A677A" w:rsidRDefault="004A677A" w:rsidP="0003026F">
      <w:pPr>
        <w:spacing w:line="480" w:lineRule="auto"/>
        <w:ind w:firstLine="720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7F2282">
        <w:rPr>
          <w:rFonts w:ascii="Times New Roman" w:hAnsi="Times New Roman" w:cs="Times New Roman"/>
          <w:sz w:val="24"/>
          <w:szCs w:val="24"/>
        </w:rPr>
        <w:t>This module begins</w:t>
      </w:r>
      <w:r w:rsidRPr="007F2282">
        <w:rPr>
          <w:rFonts w:ascii="Times New Roman" w:hAnsi="Times New Roman" w:cs="Times New Roman"/>
          <w:sz w:val="24"/>
          <w:szCs w:val="24"/>
        </w:rPr>
        <w:t xml:space="preserve"> with two screening questions </w:t>
      </w:r>
      <w:r w:rsidRPr="007F2282">
        <w:rPr>
          <w:rFonts w:ascii="Times New Roman" w:hAnsi="Times New Roman" w:cs="Times New Roman"/>
          <w:sz w:val="24"/>
          <w:szCs w:val="24"/>
        </w:rPr>
        <w:t xml:space="preserve">concerning lifetime depression episodes. The first question asks whether the participant has ever felt </w:t>
      </w:r>
      <w:r w:rsidRPr="007F2282">
        <w:rPr>
          <w:rFonts w:ascii="Times New Roman" w:hAnsi="Times New Roman" w:cs="Times New Roman"/>
          <w:sz w:val="24"/>
          <w:szCs w:val="24"/>
        </w:rPr>
        <w:t>sad</w:t>
      </w:r>
      <w:r w:rsidRPr="007F2282">
        <w:rPr>
          <w:rFonts w:ascii="Times New Roman" w:hAnsi="Times New Roman" w:cs="Times New Roman"/>
          <w:sz w:val="24"/>
          <w:szCs w:val="24"/>
        </w:rPr>
        <w:t>, empty, or depressed for two weeks or longer. The second question asks whether the participant has</w:t>
      </w:r>
      <w:r w:rsidRPr="007F2282">
        <w:rPr>
          <w:rFonts w:ascii="Times New Roman" w:hAnsi="Times New Roman" w:cs="Times New Roman"/>
          <w:sz w:val="24"/>
          <w:szCs w:val="24"/>
        </w:rPr>
        <w:t xml:space="preserve"> ever</w:t>
      </w:r>
      <w:r w:rsidRPr="007F2282">
        <w:rPr>
          <w:rFonts w:ascii="Times New Roman" w:hAnsi="Times New Roman" w:cs="Times New Roman"/>
          <w:sz w:val="24"/>
          <w:szCs w:val="24"/>
        </w:rPr>
        <w:t xml:space="preserve"> lost interest in things he/she used to enjoy</w:t>
      </w:r>
      <w:r w:rsidRPr="007F2282">
        <w:rPr>
          <w:rFonts w:ascii="Times New Roman" w:hAnsi="Times New Roman" w:cs="Times New Roman"/>
          <w:sz w:val="24"/>
          <w:szCs w:val="24"/>
        </w:rPr>
        <w:t xml:space="preserve"> for a period of two weeks or longer</w:t>
      </w:r>
      <w:r w:rsidRPr="007F2282">
        <w:rPr>
          <w:rFonts w:ascii="Times New Roman" w:hAnsi="Times New Roman" w:cs="Times New Roman"/>
          <w:sz w:val="24"/>
          <w:szCs w:val="24"/>
        </w:rPr>
        <w:t>.</w:t>
      </w:r>
      <w:r w:rsidRPr="007F2282">
        <w:rPr>
          <w:rFonts w:ascii="Times New Roman" w:hAnsi="Times New Roman" w:cs="Times New Roman"/>
          <w:sz w:val="24"/>
          <w:szCs w:val="24"/>
        </w:rPr>
        <w:t xml:space="preserve"> </w:t>
      </w:r>
      <w:r w:rsidRPr="007F2282">
        <w:rPr>
          <w:rFonts w:ascii="Times New Roman" w:hAnsi="Times New Roman" w:cs="Times New Roman"/>
          <w:sz w:val="24"/>
          <w:szCs w:val="24"/>
        </w:rPr>
        <w:t>Participants</w:t>
      </w:r>
      <w:r w:rsidRPr="007F2282">
        <w:rPr>
          <w:rFonts w:ascii="Times New Roman" w:hAnsi="Times New Roman" w:cs="Times New Roman"/>
          <w:sz w:val="24"/>
          <w:szCs w:val="24"/>
        </w:rPr>
        <w:t xml:space="preserve"> who endorsed either question </w:t>
      </w:r>
      <w:proofErr w:type="gramStart"/>
      <w:r w:rsidRPr="007F2282">
        <w:rPr>
          <w:rFonts w:ascii="Times New Roman" w:hAnsi="Times New Roman" w:cs="Times New Roman"/>
          <w:sz w:val="24"/>
          <w:szCs w:val="24"/>
        </w:rPr>
        <w:t>were given</w:t>
      </w:r>
      <w:proofErr w:type="gramEnd"/>
      <w:r w:rsidRPr="007F2282">
        <w:rPr>
          <w:rFonts w:ascii="Times New Roman" w:hAnsi="Times New Roman" w:cs="Times New Roman"/>
          <w:sz w:val="24"/>
          <w:szCs w:val="24"/>
        </w:rPr>
        <w:t xml:space="preserve"> the full depression module. </w:t>
      </w:r>
      <w:r w:rsidRPr="007F2282">
        <w:rPr>
          <w:rFonts w:ascii="Times New Roman" w:hAnsi="Times New Roman" w:cs="Times New Roman"/>
          <w:sz w:val="24"/>
          <w:szCs w:val="24"/>
        </w:rPr>
        <w:t xml:space="preserve">Following DSM-IV-TR </w:t>
      </w:r>
      <w:r w:rsidRPr="007F2282">
        <w:rPr>
          <w:rFonts w:ascii="Times New Roman" w:hAnsi="Times New Roman" w:cs="Times New Roman"/>
          <w:sz w:val="24"/>
          <w:szCs w:val="24"/>
        </w:rPr>
        <w:t xml:space="preserve">diagnostic </w:t>
      </w:r>
      <w:r w:rsidRPr="007F2282">
        <w:rPr>
          <w:rFonts w:ascii="Times New Roman" w:hAnsi="Times New Roman" w:cs="Times New Roman"/>
          <w:sz w:val="24"/>
          <w:szCs w:val="24"/>
        </w:rPr>
        <w:t xml:space="preserve">criteria, the </w:t>
      </w:r>
      <w:r w:rsidRPr="007F2282">
        <w:rPr>
          <w:rFonts w:ascii="Times New Roman" w:hAnsi="Times New Roman" w:cs="Times New Roman"/>
          <w:sz w:val="24"/>
          <w:szCs w:val="24"/>
        </w:rPr>
        <w:t xml:space="preserve">full </w:t>
      </w:r>
      <w:r w:rsidRPr="007F2282">
        <w:rPr>
          <w:rFonts w:ascii="Times New Roman" w:hAnsi="Times New Roman" w:cs="Times New Roman"/>
          <w:sz w:val="24"/>
          <w:szCs w:val="24"/>
        </w:rPr>
        <w:t xml:space="preserve">module asks questions </w:t>
      </w:r>
      <w:r w:rsidRPr="007F2282">
        <w:rPr>
          <w:rFonts w:ascii="Times New Roman" w:hAnsi="Times New Roman" w:cs="Times New Roman"/>
          <w:sz w:val="24"/>
          <w:szCs w:val="24"/>
        </w:rPr>
        <w:t xml:space="preserve">whether the participant had ever felt the following symptoms for a period of two or more weeks: </w:t>
      </w:r>
      <w:r w:rsidRPr="007F2282">
        <w:rPr>
          <w:rFonts w:ascii="Times New Roman" w:hAnsi="Times New Roman" w:cs="Times New Roman"/>
          <w:sz w:val="24"/>
          <w:szCs w:val="24"/>
        </w:rPr>
        <w:t>lack</w:t>
      </w:r>
      <w:r w:rsidRPr="007F2282">
        <w:rPr>
          <w:rFonts w:ascii="Times New Roman" w:hAnsi="Times New Roman" w:cs="Times New Roman"/>
          <w:sz w:val="24"/>
          <w:szCs w:val="24"/>
        </w:rPr>
        <w:t xml:space="preserve"> of energy, change</w:t>
      </w:r>
      <w:r w:rsidRPr="007F2282">
        <w:rPr>
          <w:rFonts w:ascii="Times New Roman" w:hAnsi="Times New Roman" w:cs="Times New Roman"/>
          <w:sz w:val="24"/>
          <w:szCs w:val="24"/>
        </w:rPr>
        <w:t xml:space="preserve"> in appetite</w:t>
      </w:r>
      <w:r w:rsidRPr="007F2282">
        <w:rPr>
          <w:rFonts w:ascii="Times New Roman" w:hAnsi="Times New Roman" w:cs="Times New Roman"/>
          <w:sz w:val="24"/>
          <w:szCs w:val="24"/>
        </w:rPr>
        <w:t xml:space="preserve">, sleep problems, slowness/restlessness, feelings of worthlessness or guilt, </w:t>
      </w:r>
      <w:r w:rsidRPr="007F2282">
        <w:rPr>
          <w:rFonts w:ascii="Times New Roman" w:hAnsi="Times New Roman" w:cs="Times New Roman"/>
          <w:sz w:val="24"/>
          <w:szCs w:val="24"/>
        </w:rPr>
        <w:t xml:space="preserve">lack of confidence, difficulty </w:t>
      </w:r>
      <w:r w:rsidRPr="007F2282">
        <w:rPr>
          <w:rFonts w:ascii="Times New Roman" w:hAnsi="Times New Roman" w:cs="Times New Roman"/>
          <w:sz w:val="24"/>
          <w:szCs w:val="24"/>
        </w:rPr>
        <w:t xml:space="preserve">concentrating, and thoughts of death. </w:t>
      </w:r>
      <w:r w:rsidRPr="007F2282">
        <w:rPr>
          <w:rFonts w:ascii="Times New Roman" w:hAnsi="Times New Roman" w:cs="Times New Roman"/>
          <w:sz w:val="24"/>
          <w:szCs w:val="24"/>
        </w:rPr>
        <w:t xml:space="preserve">To meet diagnostic criteria for MDD, </w:t>
      </w:r>
      <w:r w:rsidRPr="007F2282">
        <w:rPr>
          <w:rFonts w:ascii="Times New Roman" w:hAnsi="Times New Roman" w:cs="Times New Roman"/>
          <w:color w:val="211E1E"/>
          <w:sz w:val="24"/>
          <w:szCs w:val="24"/>
        </w:rPr>
        <w:t>f</w:t>
      </w:r>
      <w:r w:rsidRPr="007F2282">
        <w:rPr>
          <w:rFonts w:ascii="Times New Roman" w:hAnsi="Times New Roman" w:cs="Times New Roman"/>
          <w:color w:val="211E1E"/>
          <w:sz w:val="24"/>
          <w:szCs w:val="24"/>
        </w:rPr>
        <w:t xml:space="preserve">ive (or more) of the symptoms have been present during the same </w:t>
      </w:r>
      <w:r w:rsidR="007F2282">
        <w:rPr>
          <w:rFonts w:ascii="Times New Roman" w:hAnsi="Times New Roman" w:cs="Times New Roman"/>
          <w:color w:val="211E1E"/>
          <w:sz w:val="24"/>
          <w:szCs w:val="24"/>
        </w:rPr>
        <w:t>two-</w:t>
      </w:r>
      <w:r w:rsidRPr="007F2282">
        <w:rPr>
          <w:rFonts w:ascii="Times New Roman" w:hAnsi="Times New Roman" w:cs="Times New Roman"/>
          <w:color w:val="211E1E"/>
          <w:sz w:val="24"/>
          <w:szCs w:val="24"/>
        </w:rPr>
        <w:t>week period and represent a change from previous functioning</w:t>
      </w:r>
      <w:r w:rsidRPr="007F2282">
        <w:rPr>
          <w:rFonts w:ascii="Times New Roman" w:hAnsi="Times New Roman" w:cs="Times New Roman"/>
          <w:color w:val="211E1E"/>
          <w:sz w:val="24"/>
          <w:szCs w:val="24"/>
        </w:rPr>
        <w:t>; at least one of the symptoms is either</w:t>
      </w:r>
      <w:r w:rsidR="007F2282">
        <w:rPr>
          <w:rFonts w:ascii="Times New Roman" w:hAnsi="Times New Roman" w:cs="Times New Roman"/>
          <w:color w:val="211E1E"/>
          <w:sz w:val="24"/>
          <w:szCs w:val="24"/>
        </w:rPr>
        <w:t>:</w:t>
      </w:r>
      <w:r w:rsidRPr="007F2282">
        <w:rPr>
          <w:rFonts w:ascii="Times New Roman" w:hAnsi="Times New Roman" w:cs="Times New Roman"/>
          <w:color w:val="211E1E"/>
          <w:sz w:val="24"/>
          <w:szCs w:val="24"/>
        </w:rPr>
        <w:t xml:space="preserve"> 1) depressed mood</w:t>
      </w:r>
      <w:r w:rsidR="007F2282">
        <w:rPr>
          <w:rFonts w:ascii="Times New Roman" w:hAnsi="Times New Roman" w:cs="Times New Roman"/>
          <w:color w:val="211E1E"/>
          <w:sz w:val="24"/>
          <w:szCs w:val="24"/>
        </w:rPr>
        <w:t>;</w:t>
      </w:r>
      <w:r w:rsidRPr="007F2282">
        <w:rPr>
          <w:rFonts w:ascii="Times New Roman" w:hAnsi="Times New Roman" w:cs="Times New Roman"/>
          <w:color w:val="211E1E"/>
          <w:sz w:val="24"/>
          <w:szCs w:val="24"/>
        </w:rPr>
        <w:t xml:space="preserve"> or 2) loss of interest or pleasure (i.e., the screening questions). </w:t>
      </w:r>
      <w:r w:rsidRPr="007F2282">
        <w:rPr>
          <w:rFonts w:ascii="Times New Roman" w:hAnsi="Times New Roman" w:cs="Times New Roman"/>
          <w:sz w:val="24"/>
          <w:szCs w:val="24"/>
        </w:rPr>
        <w:t xml:space="preserve">Symptoms are assessed </w:t>
      </w:r>
      <w:r w:rsidRPr="007F2282">
        <w:rPr>
          <w:rFonts w:ascii="Times New Roman" w:hAnsi="Times New Roman" w:cs="Times New Roman"/>
          <w:sz w:val="24"/>
          <w:szCs w:val="24"/>
        </w:rPr>
        <w:t>for</w:t>
      </w:r>
      <w:bookmarkStart w:id="0" w:name="_GoBack"/>
      <w:bookmarkEnd w:id="0"/>
      <w:r w:rsidRPr="007F2282">
        <w:rPr>
          <w:rFonts w:ascii="Times New Roman" w:hAnsi="Times New Roman" w:cs="Times New Roman"/>
          <w:sz w:val="24"/>
          <w:szCs w:val="24"/>
        </w:rPr>
        <w:t xml:space="preserve"> lifetime </w:t>
      </w:r>
      <w:r w:rsidRPr="007F2282">
        <w:rPr>
          <w:rFonts w:ascii="Times New Roman" w:hAnsi="Times New Roman" w:cs="Times New Roman"/>
          <w:sz w:val="24"/>
          <w:szCs w:val="24"/>
        </w:rPr>
        <w:t>episodes</w:t>
      </w:r>
      <w:r w:rsidR="007F2282">
        <w:rPr>
          <w:rFonts w:ascii="Times New Roman" w:hAnsi="Times New Roman" w:cs="Times New Roman"/>
          <w:sz w:val="24"/>
          <w:szCs w:val="24"/>
        </w:rPr>
        <w:t>, past year episodes,</w:t>
      </w:r>
      <w:r w:rsidRPr="007F2282">
        <w:rPr>
          <w:rFonts w:ascii="Times New Roman" w:hAnsi="Times New Roman" w:cs="Times New Roman"/>
          <w:sz w:val="24"/>
          <w:szCs w:val="24"/>
        </w:rPr>
        <w:t xml:space="preserve"> </w:t>
      </w:r>
      <w:r w:rsidRPr="007F2282">
        <w:rPr>
          <w:rFonts w:ascii="Times New Roman" w:hAnsi="Times New Roman" w:cs="Times New Roman"/>
          <w:sz w:val="24"/>
          <w:szCs w:val="24"/>
        </w:rPr>
        <w:t xml:space="preserve">and </w:t>
      </w:r>
      <w:r w:rsidRPr="007F2282">
        <w:rPr>
          <w:rFonts w:ascii="Times New Roman" w:hAnsi="Times New Roman" w:cs="Times New Roman"/>
          <w:sz w:val="24"/>
          <w:szCs w:val="24"/>
        </w:rPr>
        <w:t xml:space="preserve">during the most symptomatic episode (if applicable). </w:t>
      </w:r>
      <w:r w:rsidRPr="007F2282">
        <w:rPr>
          <w:rFonts w:ascii="Times New Roman" w:hAnsi="Times New Roman" w:cs="Times New Roman"/>
          <w:sz w:val="24"/>
          <w:szCs w:val="24"/>
        </w:rPr>
        <w:t>The module also a</w:t>
      </w:r>
      <w:r w:rsidRPr="007F2282">
        <w:rPr>
          <w:rFonts w:ascii="Times New Roman" w:hAnsi="Times New Roman" w:cs="Times New Roman"/>
          <w:sz w:val="24"/>
          <w:szCs w:val="24"/>
        </w:rPr>
        <w:t>ssesses</w:t>
      </w:r>
      <w:r w:rsidRPr="007F2282">
        <w:rPr>
          <w:rFonts w:ascii="Times New Roman" w:hAnsi="Times New Roman" w:cs="Times New Roman"/>
          <w:sz w:val="24"/>
          <w:szCs w:val="24"/>
        </w:rPr>
        <w:t xml:space="preserve"> about how many depressive episodes the individual has ever had, the age of onset and offset of symptoms,</w:t>
      </w:r>
      <w:r w:rsidRPr="007F2282">
        <w:rPr>
          <w:rFonts w:ascii="Times New Roman" w:hAnsi="Times New Roman" w:cs="Times New Roman"/>
          <w:sz w:val="24"/>
          <w:szCs w:val="24"/>
        </w:rPr>
        <w:t xml:space="preserve"> the severity of depressive symptoms, and whether they had</w:t>
      </w:r>
      <w:r w:rsidRPr="007F2282">
        <w:rPr>
          <w:rFonts w:ascii="Times New Roman" w:hAnsi="Times New Roman" w:cs="Times New Roman"/>
          <w:sz w:val="24"/>
          <w:szCs w:val="24"/>
        </w:rPr>
        <w:t xml:space="preserve"> sought help from a doctor during their depressive episodes</w:t>
      </w:r>
      <w:r w:rsidRPr="007F2282">
        <w:rPr>
          <w:rFonts w:ascii="Times New Roman" w:hAnsi="Times New Roman" w:cs="Times New Roman"/>
          <w:sz w:val="24"/>
          <w:szCs w:val="24"/>
        </w:rPr>
        <w:t xml:space="preserve"> </w:t>
      </w:r>
      <w:r w:rsidRPr="007F2282">
        <w:rPr>
          <w:rFonts w:ascii="Times New Roman" w:hAnsi="Times New Roman" w:cs="Times New Roman"/>
          <w:sz w:val="24"/>
          <w:szCs w:val="24"/>
        </w:rPr>
        <w:fldChar w:fldCharType="begin"/>
      </w:r>
      <w:r w:rsidR="000302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 Health Organization&lt;/Author&gt;&lt;Year&gt;1997&lt;/Year&gt;&lt;RecNum&gt;11265&lt;/RecNum&gt;&lt;DisplayText&gt;(1)&lt;/DisplayText&gt;&lt;record&gt;&lt;rec-number&gt;11265&lt;/rec-number&gt;&lt;foreign-keys&gt;&lt;key app="EN" db-id="5dwvds09r2vzp4errarxsxfi92w5dewvxz9a" timestamp="1574868256" guid="c30bcdb3-c958-4a31-86c0-55c3f3826996"&gt;11265&lt;/key&gt;&lt;/foreign-keys&gt;&lt;ref-type name="Web Page"&gt;12&lt;/ref-type&gt;&lt;contributors&gt;&lt;authors&gt;&lt;author&gt;World Health Organization,&lt;/author&gt;&lt;/authors&gt;&lt;/contributors&gt;&lt;titles&gt;&lt;title&gt;Composite International Diagnostic Interview (CIDI, Version 2.1)&lt;/title&gt;&lt;/titles&gt;&lt;dates&gt;&lt;year&gt;1997&lt;/year&gt;&lt;/dates&gt;&lt;pub-location&gt;Geneva, Switzerland&lt;/pub-location&gt;&lt;urls&gt;&lt;/urls&gt;&lt;/record&gt;&lt;/Cite&gt;&lt;/EndNote&gt;</w:instrText>
      </w:r>
      <w:r w:rsidRPr="007F2282">
        <w:rPr>
          <w:rFonts w:ascii="Times New Roman" w:hAnsi="Times New Roman" w:cs="Times New Roman"/>
          <w:sz w:val="24"/>
          <w:szCs w:val="24"/>
        </w:rPr>
        <w:fldChar w:fldCharType="separate"/>
      </w:r>
      <w:r w:rsidR="0003026F">
        <w:rPr>
          <w:rFonts w:ascii="Times New Roman" w:hAnsi="Times New Roman" w:cs="Times New Roman"/>
          <w:noProof/>
          <w:sz w:val="24"/>
          <w:szCs w:val="24"/>
        </w:rPr>
        <w:t>(1)</w:t>
      </w:r>
      <w:r w:rsidRPr="007F2282">
        <w:rPr>
          <w:rFonts w:ascii="Times New Roman" w:hAnsi="Times New Roman" w:cs="Times New Roman"/>
          <w:sz w:val="24"/>
          <w:szCs w:val="24"/>
        </w:rPr>
        <w:fldChar w:fldCharType="end"/>
      </w:r>
      <w:r w:rsidRPr="007F2282">
        <w:rPr>
          <w:rFonts w:ascii="Times New Roman" w:hAnsi="Times New Roman" w:cs="Times New Roman"/>
          <w:sz w:val="24"/>
          <w:szCs w:val="24"/>
        </w:rPr>
        <w:t>.</w:t>
      </w:r>
    </w:p>
    <w:p w14:paraId="5FA14AA9" w14:textId="49BA2D34" w:rsidR="0003026F" w:rsidRDefault="0003026F" w:rsidP="008610B1">
      <w:pPr>
        <w:spacing w:after="16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06650EBE" w14:textId="6DF3433F" w:rsidR="0003026F" w:rsidRDefault="0003026F" w:rsidP="008610B1">
      <w:pPr>
        <w:spacing w:after="16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2867B8E1" w14:textId="2E2C6648" w:rsidR="0003026F" w:rsidRDefault="0003026F" w:rsidP="008610B1">
      <w:pPr>
        <w:spacing w:after="16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785CAA20" w14:textId="77777777" w:rsidR="0003026F" w:rsidRPr="007F2282" w:rsidRDefault="0003026F" w:rsidP="008610B1">
      <w:pPr>
        <w:spacing w:after="16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sectPr w:rsidR="0003026F" w:rsidRPr="007F2282" w:rsidSect="007C3562">
      <w:footerReference w:type="default" r:id="rId7"/>
      <w:type w:val="continuous"/>
      <w:pgSz w:w="12240" w:h="15840" w:code="1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C211B4" w14:textId="77777777" w:rsidR="00AA3F06" w:rsidRDefault="00AA3F06" w:rsidP="0003026F">
      <w:pPr>
        <w:spacing w:after="0" w:line="240" w:lineRule="auto"/>
      </w:pPr>
      <w:r>
        <w:separator/>
      </w:r>
    </w:p>
  </w:endnote>
  <w:endnote w:type="continuationSeparator" w:id="0">
    <w:p w14:paraId="1E22EA4A" w14:textId="77777777" w:rsidR="00AA3F06" w:rsidRDefault="00AA3F06" w:rsidP="000302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 (Headings)">
    <w:altName w:val="Calibri Light"/>
    <w:panose1 w:val="020B0604020202020204"/>
    <w:charset w:val="00"/>
    <w:family w:val="swiss"/>
    <w:pitch w:val="variable"/>
    <w:sig w:usb0="A00002EF" w:usb1="4000207B" w:usb2="00000000" w:usb3="00000000" w:csb0="0000019F" w:csb1="00000000"/>
  </w:font>
  <w:font w:name="Times New Roman (Headings CS)">
    <w:altName w:val="Times New Roman"/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ECA99D" w14:textId="442188AA" w:rsidR="0003026F" w:rsidRPr="0003026F" w:rsidRDefault="0003026F" w:rsidP="0003026F">
    <w:pPr>
      <w:pStyle w:val="ListParagraph"/>
      <w:numPr>
        <w:ilvl w:val="0"/>
        <w:numId w:val="1"/>
      </w:numPr>
      <w:spacing w:line="240" w:lineRule="auto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orld Health Organization. (1997) Composite International Diagnostic Interview (CIDI, Spanish Version 2.1). Geneva, Switzerland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97131B" w14:textId="77777777" w:rsidR="00AA3F06" w:rsidRDefault="00AA3F06" w:rsidP="0003026F">
      <w:pPr>
        <w:spacing w:after="0" w:line="240" w:lineRule="auto"/>
      </w:pPr>
      <w:r>
        <w:separator/>
      </w:r>
    </w:p>
  </w:footnote>
  <w:footnote w:type="continuationSeparator" w:id="0">
    <w:p w14:paraId="3E875E03" w14:textId="77777777" w:rsidR="00AA3F06" w:rsidRDefault="00AA3F06" w:rsidP="0003026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3BC7141"/>
    <w:multiLevelType w:val="hybridMultilevel"/>
    <w:tmpl w:val="FF7281D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rawingGridVerticalSpacing w:val="163"/>
  <w:displayHorizontalDrawingGridEvery w:val="0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rit J Psychiatry&lt;/Style&gt;&lt;LeftDelim&gt;{&lt;/LeftDelim&gt;&lt;RightDelim&gt;}&lt;/RightDelim&gt;&lt;FontName&gt;Calibri Light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wvds09r2vzp4errarxsxfi92w5dewvxz9a&quot;&gt;2_29_08_ED_DL master Copy-Converted&lt;record-ids&gt;&lt;item&gt;11265&lt;/item&gt;&lt;/record-ids&gt;&lt;/item&gt;&lt;/Libraries&gt;"/>
  </w:docVars>
  <w:rsids>
    <w:rsidRoot w:val="004A677A"/>
    <w:rsid w:val="00010D80"/>
    <w:rsid w:val="0001455E"/>
    <w:rsid w:val="00021159"/>
    <w:rsid w:val="0003026F"/>
    <w:rsid w:val="000303FA"/>
    <w:rsid w:val="0003396D"/>
    <w:rsid w:val="00042156"/>
    <w:rsid w:val="000606EC"/>
    <w:rsid w:val="000857BB"/>
    <w:rsid w:val="00093D57"/>
    <w:rsid w:val="000942E4"/>
    <w:rsid w:val="000958A7"/>
    <w:rsid w:val="000960DA"/>
    <w:rsid w:val="000A7A1C"/>
    <w:rsid w:val="000B6B97"/>
    <w:rsid w:val="000C4D4D"/>
    <w:rsid w:val="000D38AD"/>
    <w:rsid w:val="000D4A2F"/>
    <w:rsid w:val="00111972"/>
    <w:rsid w:val="001241DD"/>
    <w:rsid w:val="00133332"/>
    <w:rsid w:val="001422E7"/>
    <w:rsid w:val="00155E07"/>
    <w:rsid w:val="00160BEA"/>
    <w:rsid w:val="00160DAA"/>
    <w:rsid w:val="0016403E"/>
    <w:rsid w:val="0017117D"/>
    <w:rsid w:val="00171CAD"/>
    <w:rsid w:val="001763AA"/>
    <w:rsid w:val="00184B72"/>
    <w:rsid w:val="001B05F9"/>
    <w:rsid w:val="001B0BFF"/>
    <w:rsid w:val="001C5B9C"/>
    <w:rsid w:val="001D064E"/>
    <w:rsid w:val="001D6493"/>
    <w:rsid w:val="001E3391"/>
    <w:rsid w:val="001F045D"/>
    <w:rsid w:val="001F4849"/>
    <w:rsid w:val="001F4B4A"/>
    <w:rsid w:val="001F5094"/>
    <w:rsid w:val="00201627"/>
    <w:rsid w:val="00203935"/>
    <w:rsid w:val="002145F9"/>
    <w:rsid w:val="00216C42"/>
    <w:rsid w:val="002170D0"/>
    <w:rsid w:val="002222B6"/>
    <w:rsid w:val="00226C10"/>
    <w:rsid w:val="002315EE"/>
    <w:rsid w:val="002327B5"/>
    <w:rsid w:val="00234002"/>
    <w:rsid w:val="00236E3F"/>
    <w:rsid w:val="00242EBF"/>
    <w:rsid w:val="00242F5D"/>
    <w:rsid w:val="00245715"/>
    <w:rsid w:val="00247F83"/>
    <w:rsid w:val="002546CE"/>
    <w:rsid w:val="00260BC8"/>
    <w:rsid w:val="002624E0"/>
    <w:rsid w:val="00262F53"/>
    <w:rsid w:val="00263B70"/>
    <w:rsid w:val="00265902"/>
    <w:rsid w:val="00271C55"/>
    <w:rsid w:val="002750F9"/>
    <w:rsid w:val="00280F02"/>
    <w:rsid w:val="0028100A"/>
    <w:rsid w:val="00284020"/>
    <w:rsid w:val="00287277"/>
    <w:rsid w:val="00293E30"/>
    <w:rsid w:val="00297EEE"/>
    <w:rsid w:val="002A5879"/>
    <w:rsid w:val="002B0B5A"/>
    <w:rsid w:val="002B7936"/>
    <w:rsid w:val="002C02F3"/>
    <w:rsid w:val="002D1868"/>
    <w:rsid w:val="002E1781"/>
    <w:rsid w:val="002F543E"/>
    <w:rsid w:val="003010AB"/>
    <w:rsid w:val="00306E34"/>
    <w:rsid w:val="003149F5"/>
    <w:rsid w:val="00325E26"/>
    <w:rsid w:val="00332EE6"/>
    <w:rsid w:val="003364DD"/>
    <w:rsid w:val="00356ABE"/>
    <w:rsid w:val="00365019"/>
    <w:rsid w:val="00370F5C"/>
    <w:rsid w:val="0037156B"/>
    <w:rsid w:val="00391191"/>
    <w:rsid w:val="003D5547"/>
    <w:rsid w:val="003F30E6"/>
    <w:rsid w:val="003F773B"/>
    <w:rsid w:val="0041297F"/>
    <w:rsid w:val="004230F1"/>
    <w:rsid w:val="00433C06"/>
    <w:rsid w:val="004425CC"/>
    <w:rsid w:val="00444DA6"/>
    <w:rsid w:val="00450323"/>
    <w:rsid w:val="0045069C"/>
    <w:rsid w:val="004508CC"/>
    <w:rsid w:val="0046114F"/>
    <w:rsid w:val="004645A4"/>
    <w:rsid w:val="004669DD"/>
    <w:rsid w:val="00470374"/>
    <w:rsid w:val="00490E67"/>
    <w:rsid w:val="00491774"/>
    <w:rsid w:val="00495DFA"/>
    <w:rsid w:val="00497DF4"/>
    <w:rsid w:val="004A046A"/>
    <w:rsid w:val="004A677A"/>
    <w:rsid w:val="004B5319"/>
    <w:rsid w:val="004C532D"/>
    <w:rsid w:val="004C6578"/>
    <w:rsid w:val="004D28D4"/>
    <w:rsid w:val="004E5221"/>
    <w:rsid w:val="004F0950"/>
    <w:rsid w:val="004F3EDA"/>
    <w:rsid w:val="00502E68"/>
    <w:rsid w:val="00504A29"/>
    <w:rsid w:val="00505654"/>
    <w:rsid w:val="00507C46"/>
    <w:rsid w:val="00537162"/>
    <w:rsid w:val="005379DD"/>
    <w:rsid w:val="00545DE1"/>
    <w:rsid w:val="00550921"/>
    <w:rsid w:val="005553A6"/>
    <w:rsid w:val="00556B13"/>
    <w:rsid w:val="00570B7E"/>
    <w:rsid w:val="00573DF1"/>
    <w:rsid w:val="00581E76"/>
    <w:rsid w:val="00582C1F"/>
    <w:rsid w:val="00585769"/>
    <w:rsid w:val="005A1815"/>
    <w:rsid w:val="005C45F6"/>
    <w:rsid w:val="005D0D0E"/>
    <w:rsid w:val="005D2160"/>
    <w:rsid w:val="005D6DD4"/>
    <w:rsid w:val="005E06DB"/>
    <w:rsid w:val="005E4DFE"/>
    <w:rsid w:val="005E71C3"/>
    <w:rsid w:val="005F7852"/>
    <w:rsid w:val="00603F79"/>
    <w:rsid w:val="0063117F"/>
    <w:rsid w:val="006348D3"/>
    <w:rsid w:val="006433B0"/>
    <w:rsid w:val="00643FA4"/>
    <w:rsid w:val="00645CDE"/>
    <w:rsid w:val="00653441"/>
    <w:rsid w:val="00655AEB"/>
    <w:rsid w:val="00655C83"/>
    <w:rsid w:val="00657B09"/>
    <w:rsid w:val="00671CDF"/>
    <w:rsid w:val="00677082"/>
    <w:rsid w:val="00682E51"/>
    <w:rsid w:val="00691CCB"/>
    <w:rsid w:val="0069496E"/>
    <w:rsid w:val="006A0A19"/>
    <w:rsid w:val="006A4775"/>
    <w:rsid w:val="006B150C"/>
    <w:rsid w:val="006D0562"/>
    <w:rsid w:val="006D5679"/>
    <w:rsid w:val="006E41D9"/>
    <w:rsid w:val="006F44F4"/>
    <w:rsid w:val="00700554"/>
    <w:rsid w:val="007119C9"/>
    <w:rsid w:val="007123EB"/>
    <w:rsid w:val="00713DC3"/>
    <w:rsid w:val="00720F4F"/>
    <w:rsid w:val="0072188B"/>
    <w:rsid w:val="00723659"/>
    <w:rsid w:val="00727F91"/>
    <w:rsid w:val="0075385B"/>
    <w:rsid w:val="007554A9"/>
    <w:rsid w:val="0076068D"/>
    <w:rsid w:val="00772ECD"/>
    <w:rsid w:val="007740A2"/>
    <w:rsid w:val="00774B5F"/>
    <w:rsid w:val="00775FD4"/>
    <w:rsid w:val="00785673"/>
    <w:rsid w:val="00787F77"/>
    <w:rsid w:val="007908EF"/>
    <w:rsid w:val="00792F5F"/>
    <w:rsid w:val="00793648"/>
    <w:rsid w:val="007A02C9"/>
    <w:rsid w:val="007A241A"/>
    <w:rsid w:val="007B7C22"/>
    <w:rsid w:val="007C3562"/>
    <w:rsid w:val="007D193A"/>
    <w:rsid w:val="007E0E0D"/>
    <w:rsid w:val="007E65BE"/>
    <w:rsid w:val="007F2282"/>
    <w:rsid w:val="00800962"/>
    <w:rsid w:val="008019F3"/>
    <w:rsid w:val="00815929"/>
    <w:rsid w:val="00816D6D"/>
    <w:rsid w:val="00820150"/>
    <w:rsid w:val="008266E6"/>
    <w:rsid w:val="00833412"/>
    <w:rsid w:val="008338B1"/>
    <w:rsid w:val="008465C5"/>
    <w:rsid w:val="008525BF"/>
    <w:rsid w:val="00860FD0"/>
    <w:rsid w:val="008610B1"/>
    <w:rsid w:val="00864346"/>
    <w:rsid w:val="00874B7C"/>
    <w:rsid w:val="00881F45"/>
    <w:rsid w:val="00884DCF"/>
    <w:rsid w:val="0089325A"/>
    <w:rsid w:val="008934F6"/>
    <w:rsid w:val="00893BA9"/>
    <w:rsid w:val="008A2638"/>
    <w:rsid w:val="008B08C2"/>
    <w:rsid w:val="008C1457"/>
    <w:rsid w:val="008D02F4"/>
    <w:rsid w:val="008D0817"/>
    <w:rsid w:val="008D41F4"/>
    <w:rsid w:val="008D50D5"/>
    <w:rsid w:val="008E1E65"/>
    <w:rsid w:val="008E35E4"/>
    <w:rsid w:val="008F75C5"/>
    <w:rsid w:val="00925BF8"/>
    <w:rsid w:val="00925CD8"/>
    <w:rsid w:val="0092604E"/>
    <w:rsid w:val="00931C43"/>
    <w:rsid w:val="00934B5A"/>
    <w:rsid w:val="00940B41"/>
    <w:rsid w:val="0094405A"/>
    <w:rsid w:val="009464D2"/>
    <w:rsid w:val="00952143"/>
    <w:rsid w:val="0096092B"/>
    <w:rsid w:val="00960CA7"/>
    <w:rsid w:val="00974CCF"/>
    <w:rsid w:val="009756B5"/>
    <w:rsid w:val="00985C5E"/>
    <w:rsid w:val="009909B2"/>
    <w:rsid w:val="009B00F8"/>
    <w:rsid w:val="009B1D84"/>
    <w:rsid w:val="009C156D"/>
    <w:rsid w:val="009C5008"/>
    <w:rsid w:val="009C5C64"/>
    <w:rsid w:val="009F01AB"/>
    <w:rsid w:val="009F7AAA"/>
    <w:rsid w:val="00A07923"/>
    <w:rsid w:val="00A35E31"/>
    <w:rsid w:val="00A3745B"/>
    <w:rsid w:val="00A43DCC"/>
    <w:rsid w:val="00A52119"/>
    <w:rsid w:val="00A5628C"/>
    <w:rsid w:val="00A57580"/>
    <w:rsid w:val="00A632B0"/>
    <w:rsid w:val="00A66F51"/>
    <w:rsid w:val="00A7505B"/>
    <w:rsid w:val="00A81B47"/>
    <w:rsid w:val="00A90086"/>
    <w:rsid w:val="00AA3A29"/>
    <w:rsid w:val="00AA3F06"/>
    <w:rsid w:val="00AC4918"/>
    <w:rsid w:val="00AC505F"/>
    <w:rsid w:val="00AC68BB"/>
    <w:rsid w:val="00AC7CDE"/>
    <w:rsid w:val="00AE2CEE"/>
    <w:rsid w:val="00AE3CBA"/>
    <w:rsid w:val="00AE61A7"/>
    <w:rsid w:val="00AE79AC"/>
    <w:rsid w:val="00AF0B53"/>
    <w:rsid w:val="00AF4B5F"/>
    <w:rsid w:val="00B01FA0"/>
    <w:rsid w:val="00B1698D"/>
    <w:rsid w:val="00B42BCB"/>
    <w:rsid w:val="00B51651"/>
    <w:rsid w:val="00B64F65"/>
    <w:rsid w:val="00B662F0"/>
    <w:rsid w:val="00B72EAF"/>
    <w:rsid w:val="00B74A1D"/>
    <w:rsid w:val="00B74F2C"/>
    <w:rsid w:val="00B751CF"/>
    <w:rsid w:val="00B85833"/>
    <w:rsid w:val="00BA3E11"/>
    <w:rsid w:val="00BA6CF7"/>
    <w:rsid w:val="00BB0D33"/>
    <w:rsid w:val="00BB625C"/>
    <w:rsid w:val="00BC4714"/>
    <w:rsid w:val="00BF05B8"/>
    <w:rsid w:val="00C07452"/>
    <w:rsid w:val="00C222A4"/>
    <w:rsid w:val="00C22C7D"/>
    <w:rsid w:val="00C2380A"/>
    <w:rsid w:val="00C33393"/>
    <w:rsid w:val="00C37969"/>
    <w:rsid w:val="00C63D9A"/>
    <w:rsid w:val="00C70240"/>
    <w:rsid w:val="00C70EAB"/>
    <w:rsid w:val="00C91F77"/>
    <w:rsid w:val="00CA51B4"/>
    <w:rsid w:val="00CA6576"/>
    <w:rsid w:val="00CB1AB4"/>
    <w:rsid w:val="00CC2B0A"/>
    <w:rsid w:val="00CC47FA"/>
    <w:rsid w:val="00CE00D6"/>
    <w:rsid w:val="00CE2179"/>
    <w:rsid w:val="00CF2853"/>
    <w:rsid w:val="00CF79DC"/>
    <w:rsid w:val="00D015FC"/>
    <w:rsid w:val="00D021BB"/>
    <w:rsid w:val="00D175BB"/>
    <w:rsid w:val="00D24C74"/>
    <w:rsid w:val="00D32534"/>
    <w:rsid w:val="00D33767"/>
    <w:rsid w:val="00D51433"/>
    <w:rsid w:val="00D53748"/>
    <w:rsid w:val="00D55C69"/>
    <w:rsid w:val="00D72F28"/>
    <w:rsid w:val="00D9423C"/>
    <w:rsid w:val="00DF57E7"/>
    <w:rsid w:val="00DF61F2"/>
    <w:rsid w:val="00DF65CA"/>
    <w:rsid w:val="00E0338B"/>
    <w:rsid w:val="00E25ABF"/>
    <w:rsid w:val="00E27515"/>
    <w:rsid w:val="00E3414E"/>
    <w:rsid w:val="00E36A8C"/>
    <w:rsid w:val="00E56040"/>
    <w:rsid w:val="00E65004"/>
    <w:rsid w:val="00E72EF0"/>
    <w:rsid w:val="00EA21A9"/>
    <w:rsid w:val="00EA2745"/>
    <w:rsid w:val="00EA5660"/>
    <w:rsid w:val="00EB51FF"/>
    <w:rsid w:val="00EC4730"/>
    <w:rsid w:val="00EC4AB0"/>
    <w:rsid w:val="00EC60A1"/>
    <w:rsid w:val="00ED4E2C"/>
    <w:rsid w:val="00EE62D2"/>
    <w:rsid w:val="00EF4D1B"/>
    <w:rsid w:val="00F002E7"/>
    <w:rsid w:val="00F20080"/>
    <w:rsid w:val="00F2257F"/>
    <w:rsid w:val="00F22957"/>
    <w:rsid w:val="00F37E14"/>
    <w:rsid w:val="00F517F4"/>
    <w:rsid w:val="00F62E00"/>
    <w:rsid w:val="00F70BBF"/>
    <w:rsid w:val="00F92390"/>
    <w:rsid w:val="00F937D3"/>
    <w:rsid w:val="00FA0A15"/>
    <w:rsid w:val="00FB1040"/>
    <w:rsid w:val="00FB122B"/>
    <w:rsid w:val="00FB47F0"/>
    <w:rsid w:val="00FC553D"/>
    <w:rsid w:val="00FD4977"/>
    <w:rsid w:val="00FE23B0"/>
    <w:rsid w:val="00FF04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89997F1"/>
  <w15:chartTrackingRefBased/>
  <w15:docId w15:val="{CCE31421-B711-6546-B263-F866F4A8D1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ajorHAnsi" w:eastAsiaTheme="minorHAnsi" w:hAnsiTheme="majorHAnsi" w:cstheme="majorBidi"/>
        <w:sz w:val="22"/>
        <w:szCs w:val="22"/>
        <w:lang w:val="en-US" w:eastAsia="en-US" w:bidi="ar-SA"/>
      </w:rPr>
    </w:rPrDefault>
    <w:pPrDefault>
      <w:pPr>
        <w:spacing w:after="200" w:line="252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9423C"/>
  </w:style>
  <w:style w:type="paragraph" w:styleId="Heading1">
    <w:name w:val="heading 1"/>
    <w:basedOn w:val="Normal"/>
    <w:next w:val="Normal"/>
    <w:link w:val="Heading1Char"/>
    <w:uiPriority w:val="9"/>
    <w:qFormat/>
    <w:rsid w:val="00D9423C"/>
    <w:pPr>
      <w:pBdr>
        <w:bottom w:val="thinThickSmallGap" w:sz="12" w:space="1" w:color="C45911" w:themeColor="accent2" w:themeShade="BF"/>
      </w:pBdr>
      <w:spacing w:before="400"/>
      <w:jc w:val="center"/>
      <w:outlineLvl w:val="0"/>
    </w:pPr>
    <w:rPr>
      <w:caps/>
      <w:color w:val="833C0B" w:themeColor="accent2" w:themeShade="80"/>
      <w:spacing w:val="20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9423C"/>
    <w:pPr>
      <w:pBdr>
        <w:bottom w:val="single" w:sz="4" w:space="1" w:color="823B0B" w:themeColor="accent2" w:themeShade="7F"/>
      </w:pBdr>
      <w:spacing w:before="400"/>
      <w:jc w:val="center"/>
      <w:outlineLvl w:val="1"/>
    </w:pPr>
    <w:rPr>
      <w:caps/>
      <w:color w:val="833C0B" w:themeColor="accent2" w:themeShade="80"/>
      <w:spacing w:val="15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9423C"/>
    <w:pPr>
      <w:pBdr>
        <w:top w:val="dotted" w:sz="4" w:space="1" w:color="823B0B" w:themeColor="accent2" w:themeShade="7F"/>
        <w:bottom w:val="dotted" w:sz="4" w:space="1" w:color="823B0B" w:themeColor="accent2" w:themeShade="7F"/>
      </w:pBdr>
      <w:spacing w:before="300"/>
      <w:jc w:val="center"/>
      <w:outlineLvl w:val="2"/>
    </w:pPr>
    <w:rPr>
      <w:caps/>
      <w:color w:val="823B0B" w:themeColor="accent2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9423C"/>
    <w:pPr>
      <w:pBdr>
        <w:bottom w:val="dotted" w:sz="4" w:space="1" w:color="C45911" w:themeColor="accent2" w:themeShade="BF"/>
      </w:pBdr>
      <w:spacing w:after="120"/>
      <w:jc w:val="center"/>
      <w:outlineLvl w:val="3"/>
    </w:pPr>
    <w:rPr>
      <w:caps/>
      <w:color w:val="823B0B" w:themeColor="accent2" w:themeShade="7F"/>
      <w:spacing w:val="1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9423C"/>
    <w:pPr>
      <w:spacing w:before="320" w:after="120"/>
      <w:jc w:val="center"/>
      <w:outlineLvl w:val="4"/>
    </w:pPr>
    <w:rPr>
      <w:caps/>
      <w:color w:val="823B0B" w:themeColor="accent2" w:themeShade="7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9423C"/>
    <w:pPr>
      <w:spacing w:after="120"/>
      <w:jc w:val="center"/>
      <w:outlineLvl w:val="5"/>
    </w:pPr>
    <w:rPr>
      <w:caps/>
      <w:color w:val="C45911" w:themeColor="accent2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9423C"/>
    <w:pPr>
      <w:spacing w:after="120"/>
      <w:jc w:val="center"/>
      <w:outlineLvl w:val="6"/>
    </w:pPr>
    <w:rPr>
      <w:i/>
      <w:iCs/>
      <w:caps/>
      <w:color w:val="C45911" w:themeColor="accent2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9423C"/>
    <w:pPr>
      <w:spacing w:after="120"/>
      <w:jc w:val="center"/>
      <w:outlineLvl w:val="7"/>
    </w:pPr>
    <w:rPr>
      <w:caps/>
      <w:spacing w:val="1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9423C"/>
    <w:pPr>
      <w:spacing w:after="120"/>
      <w:jc w:val="center"/>
      <w:outlineLvl w:val="8"/>
    </w:pPr>
    <w:rPr>
      <w:i/>
      <w:iCs/>
      <w:caps/>
      <w:spacing w:val="10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9423C"/>
    <w:rPr>
      <w:caps/>
      <w:color w:val="833C0B" w:themeColor="accent2" w:themeShade="80"/>
      <w:spacing w:val="20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9423C"/>
    <w:rPr>
      <w:caps/>
      <w:color w:val="833C0B" w:themeColor="accent2" w:themeShade="80"/>
      <w:spacing w:val="15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9423C"/>
    <w:rPr>
      <w:caps/>
      <w:color w:val="823B0B" w:themeColor="accent2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9423C"/>
    <w:rPr>
      <w:caps/>
      <w:color w:val="823B0B" w:themeColor="accent2" w:themeShade="7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9423C"/>
    <w:rPr>
      <w:caps/>
      <w:color w:val="823B0B" w:themeColor="accent2" w:themeShade="7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9423C"/>
    <w:rPr>
      <w:caps/>
      <w:color w:val="C45911" w:themeColor="accent2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9423C"/>
    <w:rPr>
      <w:i/>
      <w:iCs/>
      <w:caps/>
      <w:color w:val="C45911" w:themeColor="accent2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9423C"/>
    <w:rPr>
      <w:caps/>
      <w:spacing w:val="1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9423C"/>
    <w:rPr>
      <w:i/>
      <w:iCs/>
      <w:caps/>
      <w:spacing w:val="10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D9423C"/>
    <w:rPr>
      <w:caps/>
      <w:spacing w:val="10"/>
      <w:sz w:val="18"/>
      <w:szCs w:val="18"/>
    </w:rPr>
  </w:style>
  <w:style w:type="paragraph" w:styleId="Title">
    <w:name w:val="Title"/>
    <w:aliases w:val="CPT title"/>
    <w:basedOn w:val="Normal"/>
    <w:next w:val="Normal"/>
    <w:link w:val="TitleChar"/>
    <w:autoRedefine/>
    <w:uiPriority w:val="10"/>
    <w:qFormat/>
    <w:rsid w:val="00D55C69"/>
    <w:pPr>
      <w:pBdr>
        <w:top w:val="dotted" w:sz="2" w:space="1" w:color="833C0B" w:themeColor="accent2" w:themeShade="80"/>
        <w:bottom w:val="dotted" w:sz="2" w:space="6" w:color="833C0B" w:themeColor="accent2" w:themeShade="80"/>
      </w:pBdr>
      <w:spacing w:after="0" w:line="240" w:lineRule="auto"/>
      <w:jc w:val="center"/>
    </w:pPr>
    <w:rPr>
      <w:rFonts w:cs="Calibri Light (Headings)"/>
      <w:caps/>
      <w:color w:val="C00000"/>
      <w:spacing w:val="50"/>
      <w:sz w:val="48"/>
      <w:szCs w:val="52"/>
    </w:rPr>
  </w:style>
  <w:style w:type="character" w:customStyle="1" w:styleId="TitleChar">
    <w:name w:val="Title Char"/>
    <w:aliases w:val="CPT title Char"/>
    <w:basedOn w:val="DefaultParagraphFont"/>
    <w:link w:val="Title"/>
    <w:uiPriority w:val="10"/>
    <w:rsid w:val="00D55C69"/>
    <w:rPr>
      <w:rFonts w:cs="Calibri Light (Headings)"/>
      <w:caps/>
      <w:color w:val="C00000"/>
      <w:spacing w:val="50"/>
      <w:sz w:val="48"/>
      <w:szCs w:val="52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BA6CF7"/>
    <w:pPr>
      <w:spacing w:after="560" w:line="240" w:lineRule="auto"/>
      <w:jc w:val="center"/>
    </w:pPr>
    <w:rPr>
      <w:rFonts w:cs="Times New Roman (Headings CS)"/>
      <w:b/>
      <w:caps/>
      <w:color w:val="4472C4" w:themeColor="accent1"/>
      <w:spacing w:val="20"/>
      <w:sz w:val="28"/>
      <w:szCs w:val="18"/>
    </w:rPr>
  </w:style>
  <w:style w:type="character" w:customStyle="1" w:styleId="SubtitleChar">
    <w:name w:val="Subtitle Char"/>
    <w:basedOn w:val="DefaultParagraphFont"/>
    <w:link w:val="Subtitle"/>
    <w:uiPriority w:val="11"/>
    <w:rsid w:val="00BA6CF7"/>
    <w:rPr>
      <w:rFonts w:cs="Times New Roman (Headings CS)"/>
      <w:b/>
      <w:caps/>
      <w:color w:val="4472C4" w:themeColor="accent1"/>
      <w:spacing w:val="20"/>
      <w:sz w:val="28"/>
      <w:szCs w:val="18"/>
    </w:rPr>
  </w:style>
  <w:style w:type="character" w:styleId="Strong">
    <w:name w:val="Strong"/>
    <w:uiPriority w:val="22"/>
    <w:qFormat/>
    <w:rsid w:val="00D9423C"/>
    <w:rPr>
      <w:b/>
      <w:bCs/>
      <w:color w:val="C45911" w:themeColor="accent2" w:themeShade="BF"/>
      <w:spacing w:val="5"/>
    </w:rPr>
  </w:style>
  <w:style w:type="character" w:styleId="Emphasis">
    <w:name w:val="Emphasis"/>
    <w:uiPriority w:val="20"/>
    <w:qFormat/>
    <w:rsid w:val="00D9423C"/>
    <w:rPr>
      <w:caps/>
      <w:spacing w:val="5"/>
      <w:sz w:val="20"/>
      <w:szCs w:val="20"/>
    </w:rPr>
  </w:style>
  <w:style w:type="paragraph" w:styleId="NoSpacing">
    <w:name w:val="No Spacing"/>
    <w:basedOn w:val="Normal"/>
    <w:link w:val="NoSpacingChar"/>
    <w:uiPriority w:val="1"/>
    <w:qFormat/>
    <w:rsid w:val="00D9423C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D9423C"/>
  </w:style>
  <w:style w:type="paragraph" w:styleId="ListParagraph">
    <w:name w:val="List Paragraph"/>
    <w:basedOn w:val="Normal"/>
    <w:uiPriority w:val="34"/>
    <w:qFormat/>
    <w:rsid w:val="00D9423C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D9423C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D9423C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9423C"/>
    <w:pPr>
      <w:pBdr>
        <w:top w:val="dotted" w:sz="2" w:space="10" w:color="833C0B" w:themeColor="accent2" w:themeShade="80"/>
        <w:bottom w:val="dotted" w:sz="2" w:space="4" w:color="833C0B" w:themeColor="accent2" w:themeShade="80"/>
      </w:pBdr>
      <w:spacing w:before="160" w:line="300" w:lineRule="auto"/>
      <w:ind w:left="1440" w:right="1440"/>
    </w:pPr>
    <w:rPr>
      <w:caps/>
      <w:color w:val="823B0B" w:themeColor="accent2" w:themeShade="7F"/>
      <w:spacing w:val="5"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9423C"/>
    <w:rPr>
      <w:caps/>
      <w:color w:val="823B0B" w:themeColor="accent2" w:themeShade="7F"/>
      <w:spacing w:val="5"/>
      <w:sz w:val="20"/>
      <w:szCs w:val="20"/>
    </w:rPr>
  </w:style>
  <w:style w:type="character" w:styleId="SubtleEmphasis">
    <w:name w:val="Subtle Emphasis"/>
    <w:uiPriority w:val="19"/>
    <w:qFormat/>
    <w:rsid w:val="00D9423C"/>
    <w:rPr>
      <w:i/>
      <w:iCs/>
    </w:rPr>
  </w:style>
  <w:style w:type="character" w:styleId="IntenseEmphasis">
    <w:name w:val="Intense Emphasis"/>
    <w:uiPriority w:val="21"/>
    <w:qFormat/>
    <w:rsid w:val="00D9423C"/>
    <w:rPr>
      <w:i/>
      <w:iCs/>
      <w:caps/>
      <w:spacing w:val="10"/>
      <w:sz w:val="20"/>
      <w:szCs w:val="20"/>
    </w:rPr>
  </w:style>
  <w:style w:type="character" w:styleId="SubtleReference">
    <w:name w:val="Subtle Reference"/>
    <w:basedOn w:val="DefaultParagraphFont"/>
    <w:uiPriority w:val="31"/>
    <w:qFormat/>
    <w:rsid w:val="00D9423C"/>
    <w:rPr>
      <w:rFonts w:asciiTheme="minorHAnsi" w:eastAsiaTheme="minorEastAsia" w:hAnsiTheme="minorHAnsi" w:cstheme="minorBidi"/>
      <w:i/>
      <w:iCs/>
      <w:color w:val="823B0B" w:themeColor="accent2" w:themeShade="7F"/>
    </w:rPr>
  </w:style>
  <w:style w:type="character" w:styleId="IntenseReference">
    <w:name w:val="Intense Reference"/>
    <w:uiPriority w:val="32"/>
    <w:qFormat/>
    <w:rsid w:val="00D9423C"/>
    <w:rPr>
      <w:rFonts w:asciiTheme="minorHAnsi" w:eastAsiaTheme="minorEastAsia" w:hAnsiTheme="minorHAnsi" w:cstheme="minorBidi"/>
      <w:b/>
      <w:bCs/>
      <w:i/>
      <w:iCs/>
      <w:color w:val="823B0B" w:themeColor="accent2" w:themeShade="7F"/>
    </w:rPr>
  </w:style>
  <w:style w:type="character" w:styleId="BookTitle">
    <w:name w:val="Book Title"/>
    <w:uiPriority w:val="33"/>
    <w:qFormat/>
    <w:rsid w:val="00D9423C"/>
    <w:rPr>
      <w:caps/>
      <w:color w:val="823B0B" w:themeColor="accent2" w:themeShade="7F"/>
      <w:spacing w:val="5"/>
      <w:u w:color="823B0B" w:themeColor="accent2" w:themeShade="7F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9423C"/>
    <w:pPr>
      <w:outlineLvl w:val="9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71C55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1C55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A677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4A677A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A677A"/>
    <w:rPr>
      <w:rFonts w:ascii="Cambria" w:eastAsia="MS Mincho" w:hAnsi="Cambria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A677A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3026F"/>
    <w:pPr>
      <w:spacing w:after="0"/>
      <w:jc w:val="center"/>
    </w:pPr>
    <w:rPr>
      <w:rFonts w:ascii="Calibri Light" w:hAnsi="Calibri Light" w:cs="Calibri Light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026F"/>
    <w:rPr>
      <w:rFonts w:ascii="Calibri Light" w:hAnsi="Calibri Light" w:cs="Calibri Light"/>
    </w:rPr>
  </w:style>
  <w:style w:type="paragraph" w:customStyle="1" w:styleId="EndNoteBibliography">
    <w:name w:val="EndNote Bibliography"/>
    <w:basedOn w:val="Normal"/>
    <w:link w:val="EndNoteBibliographyChar"/>
    <w:rsid w:val="0003026F"/>
    <w:pPr>
      <w:spacing w:line="240" w:lineRule="auto"/>
    </w:pPr>
    <w:rPr>
      <w:rFonts w:ascii="Calibri Light" w:hAnsi="Calibri Light" w:cs="Calibri Light"/>
    </w:rPr>
  </w:style>
  <w:style w:type="character" w:customStyle="1" w:styleId="EndNoteBibliographyChar">
    <w:name w:val="EndNote Bibliography Char"/>
    <w:basedOn w:val="DefaultParagraphFont"/>
    <w:link w:val="EndNoteBibliography"/>
    <w:rsid w:val="0003026F"/>
    <w:rPr>
      <w:rFonts w:ascii="Calibri Light" w:hAnsi="Calibri Light" w:cs="Calibri Light"/>
    </w:rPr>
  </w:style>
  <w:style w:type="paragraph" w:styleId="Header">
    <w:name w:val="header"/>
    <w:basedOn w:val="Normal"/>
    <w:link w:val="HeaderChar"/>
    <w:uiPriority w:val="99"/>
    <w:unhideWhenUsed/>
    <w:rsid w:val="000302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3026F"/>
  </w:style>
  <w:style w:type="paragraph" w:styleId="Footer">
    <w:name w:val="footer"/>
    <w:basedOn w:val="Normal"/>
    <w:link w:val="FooterChar"/>
    <w:uiPriority w:val="99"/>
    <w:unhideWhenUsed/>
    <w:rsid w:val="000302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3026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3000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39</Words>
  <Characters>1936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tina Fernandez</dc:creator>
  <cp:keywords/>
  <dc:description/>
  <cp:lastModifiedBy>Cristina Fernandez</cp:lastModifiedBy>
  <cp:revision>3</cp:revision>
  <dcterms:created xsi:type="dcterms:W3CDTF">2019-11-30T02:12:00Z</dcterms:created>
  <dcterms:modified xsi:type="dcterms:W3CDTF">2019-11-30T02:14:00Z</dcterms:modified>
</cp:coreProperties>
</file>